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 xml:space="preserve">(list of </w:t>
      </w:r>
      <w:proofErr w:type="spellStart"/>
      <w:r w:rsidR="002A7B0D" w:rsidRPr="00081C9D">
        <w:rPr>
          <w:rFonts w:ascii="Arial" w:eastAsia="Times New Roman" w:hAnsi="Arial" w:cs="Arial"/>
          <w:color w:val="FF0000"/>
          <w:sz w:val="24"/>
          <w:szCs w:val="24"/>
          <w:shd w:val="clear" w:color="auto" w:fill="FFFFFF"/>
        </w:rPr>
        <w:t>anibodies</w:t>
      </w:r>
      <w:proofErr w:type="spellEnd"/>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7C42A7" w:rsidRDefault="001D5F73" w:rsidP="007C42A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Ketone bodies from serum were analyzed </w:t>
      </w:r>
      <w:r w:rsidR="00101E97">
        <w:rPr>
          <w:rFonts w:ascii="Arial" w:eastAsia="Times New Roman" w:hAnsi="Arial" w:cs="Arial"/>
          <w:color w:val="000000"/>
          <w:sz w:val="24"/>
          <w:szCs w:val="24"/>
          <w:shd w:val="clear" w:color="auto" w:fill="FFFFFF"/>
        </w:rPr>
        <w:t xml:space="preserve">using the Wako Diagnostics ketone bodies R1 and R2 kit. </w:t>
      </w:r>
      <w:bookmarkStart w:id="0" w:name="_GoBack"/>
      <w:bookmarkEnd w:id="0"/>
    </w:p>
    <w:p w:rsidR="00101E97" w:rsidRDefault="00101E97" w:rsidP="00101E97">
      <w:pPr>
        <w:pStyle w:val="Heading1"/>
        <w:textAlignment w:val="baseline"/>
        <w:rPr>
          <w:rFonts w:ascii="Helvetica" w:hAnsi="Helvetica"/>
          <w:color w:val="2B2B2B"/>
        </w:rPr>
      </w:pPr>
      <w:r>
        <w:rPr>
          <w:rFonts w:ascii="Helvetica" w:hAnsi="Helvetica"/>
          <w:color w:val="2B2B2B"/>
        </w:rPr>
        <w:t>Wako Diagnostics KETONE BODIES R2 2X9ML</w:t>
      </w:r>
    </w:p>
    <w:p w:rsidR="00101E97" w:rsidRPr="006D4153" w:rsidRDefault="00101E97" w:rsidP="00101E97">
      <w:pPr>
        <w:pStyle w:val="ListParagraph"/>
        <w:numPr>
          <w:ilvl w:val="0"/>
          <w:numId w:val="2"/>
        </w:numPr>
        <w:rPr>
          <w:rFonts w:ascii="Arial" w:eastAsia="Times New Roman" w:hAnsi="Arial" w:cs="Arial"/>
          <w:color w:val="000000"/>
          <w:sz w:val="24"/>
          <w:szCs w:val="24"/>
          <w:shd w:val="clear" w:color="auto" w:fill="FFFFFF"/>
        </w:rPr>
      </w:pPr>
    </w:p>
    <w:p w:rsidR="00904B08" w:rsidRPr="00081C9D"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ED700A" w:rsidRPr="00081C9D" w:rsidRDefault="00ED700A"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Retro-orbital bleeding</w:t>
      </w:r>
    </w:p>
    <w:p w:rsidR="007204F4" w:rsidRPr="00081C9D"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6637E2" w:rsidRPr="00081C9D"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E30211" w:rsidRPr="00081C9D" w:rsidRDefault="00D15637" w:rsidP="00E30211">
      <w:pPr>
        <w:pStyle w:val="ListParagraph"/>
        <w:numPr>
          <w:ilvl w:val="0"/>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566767" w:rsidRPr="00404111" w:rsidRDefault="00775CCF" w:rsidP="00404111">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lastRenderedPageBreak/>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t>
      </w:r>
      <w:proofErr w:type="spellStart"/>
      <w:r w:rsidR="00091C01" w:rsidRPr="00081C9D">
        <w:rPr>
          <w:rFonts w:ascii="Arial" w:eastAsia="Times New Roman" w:hAnsi="Arial" w:cs="Arial"/>
          <w:bCs/>
          <w:sz w:val="24"/>
          <w:szCs w:val="24"/>
          <w:shd w:val="clear" w:color="auto" w:fill="FFFFFF"/>
        </w:rPr>
        <w:t>pACC</w:t>
      </w:r>
      <w:proofErr w:type="spellEnd"/>
      <w:r w:rsidR="00091C01" w:rsidRPr="00081C9D">
        <w:rPr>
          <w:rFonts w:ascii="Arial" w:eastAsia="Times New Roman" w:hAnsi="Arial" w:cs="Arial"/>
          <w:bCs/>
          <w:sz w:val="24"/>
          <w:szCs w:val="24"/>
          <w:shd w:val="clear" w:color="auto" w:fill="FFFFFF"/>
        </w:rPr>
        <w:t>,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w:t>
      </w:r>
      <w:proofErr w:type="spellStart"/>
      <w:r w:rsidRPr="00081C9D">
        <w:rPr>
          <w:rFonts w:ascii="Arial" w:eastAsia="Times New Roman" w:hAnsi="Arial" w:cs="Arial"/>
          <w:bCs/>
          <w:sz w:val="24"/>
          <w:szCs w:val="24"/>
          <w:shd w:val="clear" w:color="auto" w:fill="FFFFFF"/>
        </w:rPr>
        <w:t>pACC</w:t>
      </w:r>
      <w:proofErr w:type="spellEnd"/>
      <w:r w:rsidRPr="00081C9D">
        <w:rPr>
          <w:rFonts w:ascii="Arial" w:eastAsia="Times New Roman" w:hAnsi="Arial" w:cs="Arial"/>
          <w:bCs/>
          <w:sz w:val="24"/>
          <w:szCs w:val="24"/>
          <w:shd w:val="clear" w:color="auto" w:fill="FFFFFF"/>
        </w:rPr>
        <w:t xml:space="preserve">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471C14"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 both diets (Figure 2B)</w:t>
      </w:r>
      <w:r w:rsidR="007C42A7">
        <w:rPr>
          <w:rFonts w:ascii="Arial" w:eastAsia="Times New Roman" w:hAnsi="Arial" w:cs="Arial"/>
          <w:bCs/>
          <w:sz w:val="24"/>
          <w:szCs w:val="24"/>
          <w:shd w:val="clear" w:color="auto" w:fill="FFFFFF"/>
        </w:rPr>
        <w:t>.</w:t>
      </w:r>
    </w:p>
    <w:p w:rsidR="00870582" w:rsidRDefault="00870582" w:rsidP="00D54710">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Ketone production is similar between KO and Control mice</w:t>
      </w:r>
    </w:p>
    <w:p w:rsidR="00413D07" w:rsidRPr="00B826DB" w:rsidRDefault="00870582"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BF5AB0" w:rsidRPr="00BF5AB0">
        <w:rPr>
          <w:rFonts w:ascii="Arial" w:eastAsia="Times New Roman" w:hAnsi="Arial" w:cs="Arial"/>
          <w:bCs/>
          <w:sz w:val="24"/>
          <w:szCs w:val="24"/>
          <w:shd w:val="clear" w:color="auto" w:fill="FFFFFF"/>
        </w:rPr>
        <w:t xml:space="preserve">Ketone body levels increase in both KO and WT males fed a ketogenic diet with no difference between treatment groups. Both KO and WT males fed a control diet do not increase ketone body production.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lastRenderedPageBreak/>
        <w:t>A)</w:t>
      </w:r>
      <w:r w:rsidRPr="00404111">
        <w:rPr>
          <w:rFonts w:ascii="Arial" w:eastAsia="Times New Roman" w:hAnsi="Arial" w:cs="Arial"/>
          <w:bCs/>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Pr="00081C9D" w:rsidRDefault="00E828A8" w:rsidP="00E828A8">
      <w:pPr>
        <w:pStyle w:val="ListParagraph"/>
        <w:numPr>
          <w:ilvl w:val="1"/>
          <w:numId w:val="4"/>
        </w:numPr>
        <w:rPr>
          <w:rFonts w:ascii="Arial" w:eastAsia="Times New Roman" w:hAnsi="Arial" w:cs="Arial"/>
          <w:bCs/>
          <w:color w:val="252525"/>
          <w:sz w:val="24"/>
          <w:szCs w:val="24"/>
          <w:shd w:val="clear" w:color="auto" w:fill="FFFFFF"/>
        </w:rPr>
      </w:pP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E63"/>
    <w:rsid w:val="000243BD"/>
    <w:rsid w:val="0002533F"/>
    <w:rsid w:val="0003354F"/>
    <w:rsid w:val="00044F0D"/>
    <w:rsid w:val="0007263F"/>
    <w:rsid w:val="00077072"/>
    <w:rsid w:val="00081C9D"/>
    <w:rsid w:val="00091C01"/>
    <w:rsid w:val="00096B75"/>
    <w:rsid w:val="000C06E4"/>
    <w:rsid w:val="000C7114"/>
    <w:rsid w:val="000D33C2"/>
    <w:rsid w:val="000D7218"/>
    <w:rsid w:val="00101E97"/>
    <w:rsid w:val="001107E7"/>
    <w:rsid w:val="001122D0"/>
    <w:rsid w:val="001338A1"/>
    <w:rsid w:val="00143D60"/>
    <w:rsid w:val="00173B60"/>
    <w:rsid w:val="00185DC4"/>
    <w:rsid w:val="001C4117"/>
    <w:rsid w:val="001D5F73"/>
    <w:rsid w:val="0020446A"/>
    <w:rsid w:val="0021415B"/>
    <w:rsid w:val="002247F6"/>
    <w:rsid w:val="00241FE3"/>
    <w:rsid w:val="00291371"/>
    <w:rsid w:val="00294E88"/>
    <w:rsid w:val="002A7B0D"/>
    <w:rsid w:val="002C543A"/>
    <w:rsid w:val="002F2BD5"/>
    <w:rsid w:val="00323E7C"/>
    <w:rsid w:val="003503AB"/>
    <w:rsid w:val="00360505"/>
    <w:rsid w:val="00373210"/>
    <w:rsid w:val="0038062F"/>
    <w:rsid w:val="003835C6"/>
    <w:rsid w:val="003C6EDA"/>
    <w:rsid w:val="003E3F5F"/>
    <w:rsid w:val="003F280D"/>
    <w:rsid w:val="00400A98"/>
    <w:rsid w:val="004013A7"/>
    <w:rsid w:val="00404111"/>
    <w:rsid w:val="00413D07"/>
    <w:rsid w:val="00433984"/>
    <w:rsid w:val="00434C3A"/>
    <w:rsid w:val="00436B6D"/>
    <w:rsid w:val="00441516"/>
    <w:rsid w:val="00444758"/>
    <w:rsid w:val="00454811"/>
    <w:rsid w:val="00462F7F"/>
    <w:rsid w:val="00471C14"/>
    <w:rsid w:val="00472769"/>
    <w:rsid w:val="004753DC"/>
    <w:rsid w:val="00484D62"/>
    <w:rsid w:val="00486B18"/>
    <w:rsid w:val="00487286"/>
    <w:rsid w:val="004903C3"/>
    <w:rsid w:val="004939E6"/>
    <w:rsid w:val="004A1E83"/>
    <w:rsid w:val="004D080E"/>
    <w:rsid w:val="00514871"/>
    <w:rsid w:val="00516F4A"/>
    <w:rsid w:val="00544183"/>
    <w:rsid w:val="0055409A"/>
    <w:rsid w:val="005572C7"/>
    <w:rsid w:val="00566767"/>
    <w:rsid w:val="00583115"/>
    <w:rsid w:val="00591E81"/>
    <w:rsid w:val="005E1986"/>
    <w:rsid w:val="00605381"/>
    <w:rsid w:val="00623EF1"/>
    <w:rsid w:val="006333A8"/>
    <w:rsid w:val="006349D1"/>
    <w:rsid w:val="00650AC7"/>
    <w:rsid w:val="00652AFF"/>
    <w:rsid w:val="006538A7"/>
    <w:rsid w:val="0065623E"/>
    <w:rsid w:val="006637E2"/>
    <w:rsid w:val="00671F8E"/>
    <w:rsid w:val="0067350B"/>
    <w:rsid w:val="006A399B"/>
    <w:rsid w:val="006B12FE"/>
    <w:rsid w:val="006B46F1"/>
    <w:rsid w:val="006C329F"/>
    <w:rsid w:val="006D4153"/>
    <w:rsid w:val="006E7F9A"/>
    <w:rsid w:val="00700D6E"/>
    <w:rsid w:val="00713A20"/>
    <w:rsid w:val="007204F4"/>
    <w:rsid w:val="00721138"/>
    <w:rsid w:val="007215A1"/>
    <w:rsid w:val="0072729E"/>
    <w:rsid w:val="0074110F"/>
    <w:rsid w:val="00751C67"/>
    <w:rsid w:val="0076090A"/>
    <w:rsid w:val="00775CCF"/>
    <w:rsid w:val="00791E62"/>
    <w:rsid w:val="007A25BB"/>
    <w:rsid w:val="007C42A7"/>
    <w:rsid w:val="00805B4A"/>
    <w:rsid w:val="00816EAE"/>
    <w:rsid w:val="00854154"/>
    <w:rsid w:val="0086639D"/>
    <w:rsid w:val="00870106"/>
    <w:rsid w:val="00870582"/>
    <w:rsid w:val="008A5B4F"/>
    <w:rsid w:val="008F4740"/>
    <w:rsid w:val="00904B08"/>
    <w:rsid w:val="00953BEC"/>
    <w:rsid w:val="00961C21"/>
    <w:rsid w:val="00972A36"/>
    <w:rsid w:val="009B5809"/>
    <w:rsid w:val="009C1D03"/>
    <w:rsid w:val="00A12978"/>
    <w:rsid w:val="00A178B0"/>
    <w:rsid w:val="00A260A5"/>
    <w:rsid w:val="00A33F17"/>
    <w:rsid w:val="00A472B9"/>
    <w:rsid w:val="00A82049"/>
    <w:rsid w:val="00AD2F62"/>
    <w:rsid w:val="00B24465"/>
    <w:rsid w:val="00B35BCF"/>
    <w:rsid w:val="00B76A05"/>
    <w:rsid w:val="00B826DB"/>
    <w:rsid w:val="00B9762B"/>
    <w:rsid w:val="00BA7875"/>
    <w:rsid w:val="00BB0DCA"/>
    <w:rsid w:val="00BC34B8"/>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A3811"/>
    <w:rsid w:val="00DA4D7F"/>
    <w:rsid w:val="00DB67D0"/>
    <w:rsid w:val="00DB78B8"/>
    <w:rsid w:val="00E03A00"/>
    <w:rsid w:val="00E05257"/>
    <w:rsid w:val="00E17DE2"/>
    <w:rsid w:val="00E30211"/>
    <w:rsid w:val="00E504BF"/>
    <w:rsid w:val="00E828A8"/>
    <w:rsid w:val="00EA2C86"/>
    <w:rsid w:val="00EA30B7"/>
    <w:rsid w:val="00EA39BD"/>
    <w:rsid w:val="00EC3F44"/>
    <w:rsid w:val="00ED700A"/>
    <w:rsid w:val="00EF7D21"/>
    <w:rsid w:val="00F26850"/>
    <w:rsid w:val="00F34494"/>
    <w:rsid w:val="00F52A3B"/>
    <w:rsid w:val="00F61E53"/>
    <w:rsid w:val="00F6326C"/>
    <w:rsid w:val="00F71DF9"/>
    <w:rsid w:val="00F772BB"/>
    <w:rsid w:val="00F93BE7"/>
    <w:rsid w:val="00FB4F43"/>
    <w:rsid w:val="00FD02B0"/>
    <w:rsid w:val="00FD3879"/>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42570"/>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9107CB-933D-CA4C-8FE8-415161734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5</Pages>
  <Words>1917</Words>
  <Characters>1093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165</cp:revision>
  <dcterms:created xsi:type="dcterms:W3CDTF">2020-05-06T19:29:00Z</dcterms:created>
  <dcterms:modified xsi:type="dcterms:W3CDTF">2020-05-15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